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71FBDA41" w:rsidR="00114396" w:rsidRPr="005632FB" w:rsidRDefault="005632FB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rticle</w:t>
      </w:r>
    </w:p>
    <w:p w14:paraId="74A7AD96" w14:textId="12F73509" w:rsidR="00182DE4" w:rsidRPr="005632FB" w:rsidRDefault="00034847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  <w:b/>
        </w:rPr>
        <w:t xml:space="preserve">Title </w:t>
      </w:r>
      <w:r w:rsidR="00661DAC" w:rsidRPr="005632FB">
        <w:rPr>
          <w:rFonts w:ascii="Times New Roman" w:hAnsi="Times New Roman" w:cs="Times New Roman"/>
        </w:rPr>
        <w:t>[</w:t>
      </w:r>
      <w:r w:rsidR="00182DE4" w:rsidRPr="005632FB">
        <w:rPr>
          <w:rFonts w:ascii="Times New Roman" w:hAnsi="Times New Roman" w:cs="Times New Roman"/>
        </w:rPr>
        <w:t xml:space="preserve">insert </w:t>
      </w:r>
      <w:r w:rsidR="0008765C" w:rsidRPr="005632FB">
        <w:rPr>
          <w:rFonts w:ascii="Times New Roman" w:hAnsi="Times New Roman" w:cs="Times New Roman"/>
        </w:rPr>
        <w:t xml:space="preserve">FULL </w:t>
      </w:r>
      <w:r w:rsidR="00182DE4" w:rsidRPr="005632FB">
        <w:rPr>
          <w:rFonts w:ascii="Times New Roman" w:hAnsi="Times New Roman" w:cs="Times New Roman"/>
        </w:rPr>
        <w:t>TITLE here</w:t>
      </w:r>
      <w:r w:rsidR="00661DAC" w:rsidRPr="005632FB">
        <w:rPr>
          <w:rFonts w:ascii="Times New Roman" w:hAnsi="Times New Roman" w:cs="Times New Roman"/>
        </w:rPr>
        <w:t>]</w:t>
      </w:r>
    </w:p>
    <w:p w14:paraId="1D80197C" w14:textId="77777777" w:rsidR="00A11C2C" w:rsidRPr="005632FB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5DF23FC3" w14:textId="4A173BE4" w:rsidR="0008765C" w:rsidRPr="005632FB" w:rsidRDefault="0008765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insert AUTHORS here</w:t>
      </w:r>
      <w:r w:rsidR="00034847" w:rsidRPr="005632FB">
        <w:rPr>
          <w:rFonts w:ascii="Times New Roman" w:hAnsi="Times New Roman" w:cs="Times New Roman"/>
        </w:rPr>
        <w:t>; FIRST name, MIDDLE name, LAST name</w:t>
      </w:r>
      <w:r w:rsidR="005632FB">
        <w:rPr>
          <w:rFonts w:ascii="Times New Roman" w:hAnsi="Times New Roman" w:cs="Times New Roman"/>
        </w:rPr>
        <w:t xml:space="preserve"> with preferred DEGREE (one only)</w:t>
      </w:r>
      <w:r w:rsidRPr="005632FB">
        <w:rPr>
          <w:rFonts w:ascii="Times New Roman" w:hAnsi="Times New Roman" w:cs="Times New Roman"/>
        </w:rPr>
        <w:t>]</w:t>
      </w:r>
    </w:p>
    <w:p w14:paraId="2678C0C2" w14:textId="77777777" w:rsidR="00A11C2C" w:rsidRPr="005632FB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34FD952C" w14:textId="4D575C07" w:rsidR="0008765C" w:rsidRPr="005632FB" w:rsidRDefault="0008765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insert AFFILIATIONS here</w:t>
      </w:r>
      <w:r w:rsidR="005632FB">
        <w:rPr>
          <w:rFonts w:ascii="Times New Roman" w:hAnsi="Times New Roman" w:cs="Times New Roman"/>
        </w:rPr>
        <w:t>, with full adddresses</w:t>
      </w:r>
      <w:r w:rsidRPr="005632FB">
        <w:rPr>
          <w:rFonts w:ascii="Times New Roman" w:hAnsi="Times New Roman" w:cs="Times New Roman"/>
        </w:rPr>
        <w:t>]</w:t>
      </w:r>
    </w:p>
    <w:p w14:paraId="0451CF5F" w14:textId="77777777" w:rsidR="00A11C2C" w:rsidRPr="005632FB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3E1E9728" w14:textId="5B0F65DB" w:rsidR="00034847" w:rsidRPr="005632FB" w:rsidRDefault="00034847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 xml:space="preserve">Corresponding author: </w:t>
      </w:r>
      <w:r w:rsidR="005632FB">
        <w:rPr>
          <w:rFonts w:ascii="Times New Roman" w:hAnsi="Times New Roman" w:cs="Times New Roman"/>
        </w:rPr>
        <w:t>[including email and telephone details]</w:t>
      </w:r>
    </w:p>
    <w:p w14:paraId="2978B59A" w14:textId="77777777" w:rsidR="00A11C2C" w:rsidRPr="005632FB" w:rsidRDefault="00A11C2C">
      <w:pPr>
        <w:rPr>
          <w:rFonts w:ascii="Times New Roman" w:hAnsi="Times New Roman" w:cs="Times New Roman"/>
        </w:rPr>
      </w:pPr>
    </w:p>
    <w:p w14:paraId="45C11BB1" w14:textId="7A9B5CE8" w:rsidR="00A11C2C" w:rsidRPr="005632FB" w:rsidRDefault="00A11C2C" w:rsidP="00A11C2C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 xml:space="preserve">[Note: Articles are limited to </w:t>
      </w:r>
      <w:r w:rsidR="005632FB">
        <w:rPr>
          <w:rFonts w:ascii="Times New Roman" w:hAnsi="Times New Roman" w:cs="Times New Roman"/>
        </w:rPr>
        <w:t>3000</w:t>
      </w:r>
      <w:r w:rsidRPr="005632FB">
        <w:rPr>
          <w:rFonts w:ascii="Times New Roman" w:hAnsi="Times New Roman" w:cs="Times New Roman"/>
        </w:rPr>
        <w:t xml:space="preserve"> words</w:t>
      </w:r>
      <w:r w:rsidR="005632FB">
        <w:rPr>
          <w:rFonts w:ascii="Times New Roman" w:hAnsi="Times New Roman" w:cs="Times New Roman"/>
        </w:rPr>
        <w:t xml:space="preserve"> (for manuscript text only)</w:t>
      </w:r>
      <w:r w:rsidRPr="005632FB">
        <w:rPr>
          <w:rFonts w:ascii="Times New Roman" w:hAnsi="Times New Roman" w:cs="Times New Roman"/>
        </w:rPr>
        <w:t>, with an abstract</w:t>
      </w:r>
      <w:r w:rsidR="005632FB">
        <w:rPr>
          <w:rFonts w:ascii="Times New Roman" w:hAnsi="Times New Roman" w:cs="Times New Roman"/>
        </w:rPr>
        <w:t xml:space="preserve"> and up to 3</w:t>
      </w:r>
      <w:r w:rsidRPr="005632FB">
        <w:rPr>
          <w:rFonts w:ascii="Times New Roman" w:hAnsi="Times New Roman" w:cs="Times New Roman"/>
        </w:rPr>
        <w:t>0 references]</w:t>
      </w:r>
    </w:p>
    <w:p w14:paraId="61B5BE7F" w14:textId="77777777" w:rsidR="00A11C2C" w:rsidRPr="005632FB" w:rsidRDefault="00A11C2C" w:rsidP="00A11C2C">
      <w:pPr>
        <w:spacing w:line="480" w:lineRule="auto"/>
        <w:rPr>
          <w:rFonts w:ascii="Times New Roman" w:hAnsi="Times New Roman" w:cs="Times New Roman"/>
        </w:rPr>
      </w:pPr>
    </w:p>
    <w:p w14:paraId="42EAB44A" w14:textId="77777777" w:rsidR="005632FB" w:rsidRDefault="00A11C2C" w:rsidP="00A11C2C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</w:t>
      </w:r>
      <w:r w:rsidR="005632FB">
        <w:rPr>
          <w:rFonts w:ascii="Times New Roman" w:hAnsi="Times New Roman" w:cs="Times New Roman"/>
        </w:rPr>
        <w:t>Text formatting rules:</w:t>
      </w:r>
    </w:p>
    <w:p w14:paraId="2DB12669" w14:textId="77777777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Type a single space at the end of each sentence</w:t>
      </w:r>
    </w:p>
    <w:p w14:paraId="001B42F2" w14:textId="77777777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Do not use bold face for emphasis within text</w:t>
      </w:r>
    </w:p>
    <w:p w14:paraId="30E3E541" w14:textId="5D2A2BEB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</w:t>
      </w:r>
      <w:r w:rsidRPr="005632FB">
        <w:rPr>
          <w:rFonts w:ascii="Times New Roman" w:hAnsi="Times New Roman" w:cs="Times New Roman"/>
        </w:rPr>
        <w:t>se a comma before the final "and" or "or" in a list of items</w:t>
      </w:r>
    </w:p>
    <w:p w14:paraId="31DEAFF4" w14:textId="77777777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Type decimal points midline (ie, 23·4, not 23.4). To create a midline decimal on a PC: hold down ALT key and type 0183 on the number pad, or on a Mac: ALT shift 9</w:t>
      </w:r>
    </w:p>
    <w:p w14:paraId="4710F47D" w14:textId="77777777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Numbers one to ten are written out in words unless they are used as a unit of measurement, except in figures and tables</w:t>
      </w:r>
    </w:p>
    <w:p w14:paraId="708038DF" w14:textId="77777777" w:rsidR="005632FB" w:rsidRPr="005632FB" w:rsidRDefault="005632FB" w:rsidP="005632FB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Use single hard-returns to separate paragraphs. Do not use tabs or indents to start a paragraph</w:t>
      </w:r>
    </w:p>
    <w:p w14:paraId="51729E09" w14:textId="33977DDB" w:rsidR="00A11C2C" w:rsidRPr="005632FB" w:rsidRDefault="005632FB" w:rsidP="00A11C2C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lastRenderedPageBreak/>
        <w:t>Do not use the automated features of your software, such as hyphenation, endnotes, headers, or footers (especially for references). You can use page numbering</w:t>
      </w:r>
      <w:r w:rsidR="00A11C2C" w:rsidRPr="005632FB">
        <w:rPr>
          <w:rFonts w:ascii="Times New Roman" w:hAnsi="Times New Roman" w:cs="Times New Roman"/>
        </w:rPr>
        <w:t>]</w:t>
      </w:r>
    </w:p>
    <w:p w14:paraId="28202645" w14:textId="1395ED61" w:rsidR="0008765C" w:rsidRPr="005632FB" w:rsidRDefault="0008765C">
      <w:pPr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br w:type="page"/>
      </w:r>
    </w:p>
    <w:p w14:paraId="75685066" w14:textId="3BBBCB40" w:rsidR="005F0ACD" w:rsidRPr="005632FB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Abstract</w:t>
      </w:r>
    </w:p>
    <w:p w14:paraId="72775007" w14:textId="10782CA5" w:rsidR="00A11C2C" w:rsidRPr="005632FB" w:rsidRDefault="005F0ACD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 xml:space="preserve">[insert </w:t>
      </w:r>
      <w:r w:rsidR="00034847" w:rsidRPr="005632FB">
        <w:rPr>
          <w:rFonts w:ascii="Times New Roman" w:hAnsi="Times New Roman" w:cs="Times New Roman"/>
        </w:rPr>
        <w:t>ABSTRACT</w:t>
      </w:r>
      <w:r w:rsidRPr="005632FB">
        <w:rPr>
          <w:rFonts w:ascii="Times New Roman" w:hAnsi="Times New Roman" w:cs="Times New Roman"/>
        </w:rPr>
        <w:t xml:space="preserve"> here; </w:t>
      </w:r>
      <w:r w:rsidR="00034847" w:rsidRPr="005632FB">
        <w:rPr>
          <w:rFonts w:ascii="Times New Roman" w:hAnsi="Times New Roman" w:cs="Times New Roman"/>
        </w:rPr>
        <w:t xml:space="preserve">no more than </w:t>
      </w:r>
      <w:r w:rsidR="005632FB">
        <w:rPr>
          <w:rFonts w:ascii="Times New Roman" w:hAnsi="Times New Roman" w:cs="Times New Roman"/>
        </w:rPr>
        <w:t>30</w:t>
      </w:r>
      <w:r w:rsidR="00034847" w:rsidRPr="005632FB">
        <w:rPr>
          <w:rFonts w:ascii="Times New Roman" w:hAnsi="Times New Roman" w:cs="Times New Roman"/>
        </w:rPr>
        <w:t>0</w:t>
      </w:r>
      <w:r w:rsidRPr="005632FB">
        <w:rPr>
          <w:rFonts w:ascii="Times New Roman" w:hAnsi="Times New Roman" w:cs="Times New Roman"/>
        </w:rPr>
        <w:t xml:space="preserve"> words, </w:t>
      </w:r>
      <w:r w:rsidR="00A11C2C" w:rsidRPr="005632FB">
        <w:rPr>
          <w:rFonts w:ascii="Times New Roman" w:hAnsi="Times New Roman" w:cs="Times New Roman"/>
        </w:rPr>
        <w:t>structured as below]</w:t>
      </w:r>
    </w:p>
    <w:p w14:paraId="10DA3AAA" w14:textId="77777777" w:rsidR="00A11C2C" w:rsidRPr="005632FB" w:rsidRDefault="00A11C2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Background:</w:t>
      </w:r>
    </w:p>
    <w:p w14:paraId="24523A26" w14:textId="77777777" w:rsidR="00A11C2C" w:rsidRPr="005632FB" w:rsidRDefault="00A11C2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Methods:</w:t>
      </w:r>
    </w:p>
    <w:p w14:paraId="4C25E903" w14:textId="4A0A5831" w:rsidR="00A11C2C" w:rsidRDefault="005632F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ndings</w:t>
      </w:r>
      <w:r w:rsidR="00A11C2C" w:rsidRPr="005632FB">
        <w:rPr>
          <w:rFonts w:ascii="Times New Roman" w:hAnsi="Times New Roman" w:cs="Times New Roman"/>
        </w:rPr>
        <w:t>:</w:t>
      </w:r>
    </w:p>
    <w:p w14:paraId="09E63302" w14:textId="5F3F9A15" w:rsidR="005632FB" w:rsidRPr="005632FB" w:rsidRDefault="005632F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terpretation:</w:t>
      </w:r>
    </w:p>
    <w:p w14:paraId="332C14B1" w14:textId="730672B6" w:rsidR="005F0ACD" w:rsidRDefault="005632F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unding</w:t>
      </w:r>
      <w:r w:rsidR="00A11C2C" w:rsidRPr="005632FB">
        <w:rPr>
          <w:rFonts w:ascii="Times New Roman" w:hAnsi="Times New Roman" w:cs="Times New Roman"/>
        </w:rPr>
        <w:t>:</w:t>
      </w:r>
    </w:p>
    <w:p w14:paraId="6D55831D" w14:textId="77777777" w:rsidR="005632FB" w:rsidRDefault="005632FB" w:rsidP="00182DE4">
      <w:pPr>
        <w:spacing w:line="480" w:lineRule="auto"/>
        <w:rPr>
          <w:rFonts w:ascii="Times New Roman" w:hAnsi="Times New Roman" w:cs="Times New Roman"/>
        </w:rPr>
      </w:pPr>
    </w:p>
    <w:p w14:paraId="0493F330" w14:textId="64FD457E" w:rsidR="005632FB" w:rsidRPr="005632FB" w:rsidRDefault="005632F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for randomised trials, adhere to </w:t>
      </w:r>
      <w:hyperlink r:id="rId8" w:history="1">
        <w:r w:rsidRPr="005632FB">
          <w:rPr>
            <w:rStyle w:val="Hyperlink"/>
            <w:rFonts w:ascii="Times New Roman" w:hAnsi="Times New Roman" w:cs="Times New Roman"/>
          </w:rPr>
          <w:t>CONSORT extensions</w:t>
        </w:r>
      </w:hyperlink>
      <w:r>
        <w:rPr>
          <w:rFonts w:ascii="Times New Roman" w:hAnsi="Times New Roman" w:cs="Times New Roman"/>
        </w:rPr>
        <w:t>]</w:t>
      </w:r>
    </w:p>
    <w:p w14:paraId="0A7F93C3" w14:textId="77777777" w:rsidR="0008765C" w:rsidRPr="005632FB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36B5400B" w14:textId="77777777" w:rsidR="00034847" w:rsidRPr="005632FB" w:rsidRDefault="00034847">
      <w:pPr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br w:type="page"/>
      </w:r>
    </w:p>
    <w:p w14:paraId="5CA5E0F5" w14:textId="637C682C" w:rsidR="0008765C" w:rsidRPr="005632FB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Introduction</w:t>
      </w:r>
    </w:p>
    <w:p w14:paraId="2E58FE80" w14:textId="622CD1F4" w:rsidR="00182DE4" w:rsidRPr="005632FB" w:rsidRDefault="00661DA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 xml:space="preserve">[insert TEXT here; </w:t>
      </w:r>
      <w:r w:rsidR="00034847" w:rsidRPr="005632FB">
        <w:rPr>
          <w:rFonts w:ascii="Times New Roman" w:hAnsi="Times New Roman" w:cs="Times New Roman"/>
        </w:rPr>
        <w:t>a good introduction will be about one page of text, clearly state the problem, introduce relevant literature, note any controversies</w:t>
      </w:r>
      <w:r w:rsidR="00CE0CC2" w:rsidRPr="005632FB">
        <w:rPr>
          <w:rFonts w:ascii="Times New Roman" w:hAnsi="Times New Roman" w:cs="Times New Roman"/>
        </w:rPr>
        <w:t>,</w:t>
      </w:r>
      <w:r w:rsidR="002450FB" w:rsidRPr="005632FB">
        <w:rPr>
          <w:rFonts w:ascii="Times New Roman" w:hAnsi="Times New Roman" w:cs="Times New Roman"/>
        </w:rPr>
        <w:t xml:space="preserve"> and</w:t>
      </w:r>
      <w:r w:rsidR="00CE0CC2" w:rsidRPr="005632FB">
        <w:rPr>
          <w:rFonts w:ascii="Times New Roman" w:hAnsi="Times New Roman" w:cs="Times New Roman"/>
        </w:rPr>
        <w:t xml:space="preserve"> present the aim or hypothesis </w:t>
      </w:r>
      <w:r w:rsidR="002450FB" w:rsidRPr="005632FB">
        <w:rPr>
          <w:rFonts w:ascii="Times New Roman" w:hAnsi="Times New Roman" w:cs="Times New Roman"/>
        </w:rPr>
        <w:t>in the last paragraph</w:t>
      </w:r>
      <w:r w:rsidRPr="005632FB">
        <w:rPr>
          <w:rFonts w:ascii="Times New Roman" w:hAnsi="Times New Roman" w:cs="Times New Roman"/>
        </w:rPr>
        <w:t>; example reference format using Endnote</w:t>
      </w:r>
      <w:r w:rsidR="00614871" w:rsidRPr="005632FB">
        <w:rPr>
          <w:rFonts w:ascii="Times New Roman" w:hAnsi="Times New Roman" w:cs="Times New Roman"/>
        </w:rPr>
        <w:t>:</w:t>
      </w:r>
      <w:r w:rsidR="005632FB">
        <w:rPr>
          <w:rFonts w:ascii="Times New Roman" w:hAnsi="Times New Roman" w:cs="Times New Roman"/>
        </w:rPr>
        <w:t xml:space="preserve"> </w:t>
      </w:r>
      <w:r w:rsidR="005632FB">
        <w:rPr>
          <w:rFonts w:ascii="Times New Roman" w:hAnsi="Times New Roman" w:cs="Times New Roman"/>
        </w:rPr>
        <w:fldChar w:fldCharType="begin"/>
      </w:r>
      <w:r w:rsidR="005632FB">
        <w:rPr>
          <w:rFonts w:ascii="Times New Roman" w:hAnsi="Times New Roman" w:cs="Times New Roman"/>
        </w:rPr>
        <w:instrText xml:space="preserve"> ADDIN EN.CITE &lt;EndNote&gt;&lt;Cite&gt;&lt;Author&gt;Carillo&lt;/Author&gt;&lt;Year&gt;2014&lt;/Year&gt;&lt;RecNum&gt;10&lt;/RecNum&gt;&lt;DisplayText&gt;&lt;style face="superscript"&gt;1&lt;/style&gt;&lt;/DisplayText&gt;&lt;record&gt;&lt;rec-number&gt;10&lt;/rec-number&gt;&lt;foreign-keys&gt;&lt;key app="EN" db-id="pta02sa5hwrftleaz9svrdfztdtpppp2xwvx" timestamp="1391606304"&gt;10&lt;/key&gt;&lt;/foreign-keys&gt;&lt;ref-type name="Journal Article"&gt;17&lt;/ref-type&gt;&lt;contributors&gt;&lt;authors&gt;&lt;author&gt;Carillo, G. A.&lt;/author&gt;&lt;author&gt;Caballero, G. B.&lt;/author&gt;&lt;author&gt;Carretero, M. A.&lt;/author&gt;&lt;/authors&gt;&lt;/contributors&gt;&lt;auth-address&gt;Department of Thoracic Surgery, Vigo University Clinical Hospital, Vigo, Spain. Electronic address: andresobca@hotmail.com.&amp;#xD;Department of Cardiology, Pontevedra University Clinical Hospital, Pontevedra, Spain.&amp;#xD;Department of Thoracic Surgery, Vigo University Clinical Hospital, Vigo, Spain.&lt;/auth-address&gt;&lt;titles&gt;&lt;title&gt;The Earth-Heart sign: a new diagnostic finding in a patient with tension pneumomediastinum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486&lt;/pages&gt;&lt;volume&gt;383&lt;/volume&gt;&lt;number&gt;9915&lt;/number&gt;&lt;edition&gt;2014/02/04&lt;/edition&gt;&lt;dates&gt;&lt;year&gt;2014&lt;/year&gt;&lt;pub-dates&gt;&lt;date&gt;Feb 1&lt;/date&gt;&lt;/pub-dates&gt;&lt;/dates&gt;&lt;isbn&gt;1474-547X (Electronic)&amp;#xD;0140-6736 (Linking)&lt;/isbn&gt;&lt;accession-num&gt;24485584&lt;/accession-num&gt;&lt;urls&gt;&lt;related-urls&gt;&lt;url&gt;http://www.ncbi.nlm.nih.gov/pubmed/24485584&lt;/url&gt;&lt;/related-urls&gt;&lt;/urls&gt;&lt;electronic-resource-num&gt;10.1016/S0140-6736(13)62634-3&lt;/electronic-resource-num&gt;&lt;/record&gt;&lt;/Cite&gt;&lt;/EndNote&gt;</w:instrText>
      </w:r>
      <w:r w:rsidR="005632FB">
        <w:rPr>
          <w:rFonts w:ascii="Times New Roman" w:hAnsi="Times New Roman" w:cs="Times New Roman"/>
        </w:rPr>
        <w:fldChar w:fldCharType="separate"/>
      </w:r>
      <w:r w:rsidR="005632FB" w:rsidRPr="005632FB">
        <w:rPr>
          <w:rFonts w:ascii="Times New Roman" w:hAnsi="Times New Roman" w:cs="Times New Roman"/>
          <w:noProof/>
          <w:vertAlign w:val="superscript"/>
        </w:rPr>
        <w:t>1</w:t>
      </w:r>
      <w:r w:rsidR="005632FB">
        <w:rPr>
          <w:rFonts w:ascii="Times New Roman" w:hAnsi="Times New Roman" w:cs="Times New Roman"/>
        </w:rPr>
        <w:fldChar w:fldCharType="end"/>
      </w:r>
      <w:r w:rsidRPr="005632FB">
        <w:rPr>
          <w:rFonts w:ascii="Times New Roman" w:hAnsi="Times New Roman" w:cs="Times New Roman"/>
        </w:rPr>
        <w:t>]</w:t>
      </w:r>
    </w:p>
    <w:p w14:paraId="4A96284A" w14:textId="77777777" w:rsidR="0008765C" w:rsidRPr="005632FB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5DE646F7" w:rsidR="00CE0CC2" w:rsidRPr="005632FB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Methods</w:t>
      </w:r>
    </w:p>
    <w:p w14:paraId="51CA7DD1" w14:textId="090E717C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51F1D91B" w14:textId="77777777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5632FB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Results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A246436" w14:textId="77777777" w:rsidR="005632FB" w:rsidRPr="005632FB" w:rsidRDefault="005632FB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5632FB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Discussion</w:t>
      </w:r>
    </w:p>
    <w:p w14:paraId="35DF194D" w14:textId="12DAC652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</w:t>
      </w:r>
      <w:r w:rsidR="005632FB">
        <w:rPr>
          <w:rFonts w:ascii="Times New Roman" w:hAnsi="Times New Roman" w:cs="Times New Roman"/>
        </w:rPr>
        <w:t xml:space="preserve">Put your research into context: see </w:t>
      </w:r>
      <w:hyperlink r:id="rId9" w:history="1">
        <w:r w:rsidR="005632FB" w:rsidRPr="005632FB">
          <w:rPr>
            <w:rStyle w:val="Hyperlink"/>
            <w:rFonts w:ascii="Times New Roman" w:hAnsi="Times New Roman" w:cs="Times New Roman"/>
          </w:rPr>
          <w:t>here</w:t>
        </w:r>
      </w:hyperlink>
      <w:r w:rsidR="005632FB">
        <w:rPr>
          <w:rFonts w:ascii="Times New Roman" w:hAnsi="Times New Roman" w:cs="Times New Roman"/>
        </w:rPr>
        <w:t>. Provide a panel (as below) explaining in brief how you arrived a the bottom line message</w:t>
      </w:r>
      <w:r w:rsidRPr="005632FB">
        <w:rPr>
          <w:rFonts w:ascii="Times New Roman" w:hAnsi="Times New Roman" w:cs="Times New Roman"/>
        </w:rPr>
        <w:t>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585D7781" w14:textId="77777777" w:rsidR="005632FB" w:rsidRPr="005632FB" w:rsidRDefault="005632FB" w:rsidP="005632FB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Panel: Research in context</w:t>
      </w:r>
    </w:p>
    <w:p w14:paraId="14BE668F" w14:textId="77777777" w:rsidR="005632FB" w:rsidRPr="005632FB" w:rsidRDefault="005632FB" w:rsidP="005632FB">
      <w:pPr>
        <w:spacing w:line="480" w:lineRule="auto"/>
        <w:rPr>
          <w:rFonts w:ascii="Times New Roman" w:hAnsi="Times New Roman" w:cs="Times New Roman"/>
          <w:i/>
        </w:rPr>
      </w:pPr>
      <w:r w:rsidRPr="005632FB">
        <w:rPr>
          <w:rFonts w:ascii="Times New Roman" w:hAnsi="Times New Roman" w:cs="Times New Roman"/>
          <w:i/>
        </w:rPr>
        <w:t>Systematic Review</w:t>
      </w:r>
    </w:p>
    <w:p w14:paraId="6771357E" w14:textId="3433A6CF" w:rsidR="005632FB" w:rsidRPr="005632FB" w:rsidRDefault="005632FB" w:rsidP="005632FB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This section should include a description of how authors searched for all the evidence. Authors should also say how they assessed the quality of that evidence — i</w:t>
      </w:r>
      <w:r>
        <w:rPr>
          <w:rFonts w:ascii="Times New Roman" w:hAnsi="Times New Roman" w:cs="Times New Roman"/>
        </w:rPr>
        <w:t>.</w:t>
      </w:r>
      <w:r w:rsidRPr="005632FB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>.</w:t>
      </w:r>
      <w:r w:rsidRPr="005632FB">
        <w:rPr>
          <w:rFonts w:ascii="Times New Roman" w:hAnsi="Times New Roman" w:cs="Times New Roman"/>
        </w:rPr>
        <w:t>, how they selected and how they combined the evidence.</w:t>
      </w:r>
    </w:p>
    <w:p w14:paraId="7D1E0FCA" w14:textId="77777777" w:rsidR="005632FB" w:rsidRPr="005632FB" w:rsidRDefault="005632FB" w:rsidP="005632FB">
      <w:pPr>
        <w:spacing w:line="480" w:lineRule="auto"/>
        <w:rPr>
          <w:rFonts w:ascii="Times New Roman" w:hAnsi="Times New Roman" w:cs="Times New Roman"/>
        </w:rPr>
      </w:pPr>
    </w:p>
    <w:p w14:paraId="0550C39A" w14:textId="77777777" w:rsidR="005632FB" w:rsidRPr="005632FB" w:rsidRDefault="005632FB" w:rsidP="005632FB">
      <w:pPr>
        <w:spacing w:line="480" w:lineRule="auto"/>
        <w:rPr>
          <w:rFonts w:ascii="Times New Roman" w:hAnsi="Times New Roman" w:cs="Times New Roman"/>
          <w:i/>
        </w:rPr>
      </w:pPr>
      <w:r w:rsidRPr="005632FB">
        <w:rPr>
          <w:rFonts w:ascii="Times New Roman" w:hAnsi="Times New Roman" w:cs="Times New Roman"/>
          <w:i/>
        </w:rPr>
        <w:t>Interpretation</w:t>
      </w:r>
    </w:p>
    <w:p w14:paraId="08F76CDF" w14:textId="066CB14F" w:rsidR="005632FB" w:rsidRDefault="005632FB" w:rsidP="005632FB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Authors should state here what their study adds to the totality of evidence when their study is added to previous work.</w:t>
      </w:r>
    </w:p>
    <w:p w14:paraId="76E6A290" w14:textId="77777777" w:rsidR="005632FB" w:rsidRPr="005632FB" w:rsidRDefault="005632FB" w:rsidP="00182DE4">
      <w:pPr>
        <w:spacing w:line="480" w:lineRule="auto"/>
        <w:rPr>
          <w:rFonts w:ascii="Times New Roman" w:hAnsi="Times New Roman" w:cs="Times New Roman"/>
        </w:rPr>
      </w:pPr>
    </w:p>
    <w:p w14:paraId="1014902E" w14:textId="5D442DAA" w:rsidR="00CE0CC2" w:rsidRPr="005632FB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Conclusions</w:t>
      </w:r>
    </w:p>
    <w:p w14:paraId="20CC6B7C" w14:textId="0A341B15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5632FB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Acknowledgements</w:t>
      </w:r>
    </w:p>
    <w:p w14:paraId="23995BA3" w14:textId="72B21C8D" w:rsidR="00661DAC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funding sources should not be included here or in the manuscript file, only during manuscript submission]</w:t>
      </w:r>
    </w:p>
    <w:p w14:paraId="59251961" w14:textId="77777777" w:rsidR="00CE0CC2" w:rsidRPr="005632FB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Pr="005632FB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5632FB" w:rsidRDefault="006D1E47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>[</w:t>
      </w:r>
      <w:r w:rsidR="002450FB" w:rsidRPr="005632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10" w:history="1">
        <w:r w:rsidR="002450FB" w:rsidRPr="005632FB">
          <w:rPr>
            <w:rStyle w:val="Hyperlink"/>
            <w:rFonts w:ascii="Times New Roman" w:hAnsi="Times New Roman" w:cs="Times New Roman"/>
          </w:rPr>
          <w:t>Mendeley</w:t>
        </w:r>
      </w:hyperlink>
      <w:r w:rsidR="00661DAC" w:rsidRPr="005632FB">
        <w:rPr>
          <w:rFonts w:ascii="Times New Roman" w:hAnsi="Times New Roman" w:cs="Times New Roman"/>
        </w:rPr>
        <w:t>]</w:t>
      </w:r>
    </w:p>
    <w:p w14:paraId="7755AE14" w14:textId="77777777" w:rsidR="00661DAC" w:rsidRPr="005632FB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3C4A276D" w14:textId="77777777" w:rsidR="005632FB" w:rsidRPr="005632FB" w:rsidRDefault="00661DAC" w:rsidP="005632FB">
      <w:pPr>
        <w:pStyle w:val="EndNoteBibliography"/>
        <w:rPr>
          <w:noProof/>
        </w:rPr>
      </w:pPr>
      <w:r w:rsidRPr="005632FB">
        <w:rPr>
          <w:lang w:val="en-GB"/>
        </w:rPr>
        <w:fldChar w:fldCharType="begin"/>
      </w:r>
      <w:r w:rsidRPr="005632FB">
        <w:rPr>
          <w:lang w:val="en-GB"/>
        </w:rPr>
        <w:instrText xml:space="preserve"> ADDIN EN.REFLIST </w:instrText>
      </w:r>
      <w:r w:rsidRPr="005632FB">
        <w:rPr>
          <w:lang w:val="en-GB"/>
        </w:rPr>
        <w:fldChar w:fldCharType="separate"/>
      </w:r>
      <w:r w:rsidR="005632FB" w:rsidRPr="005632FB">
        <w:rPr>
          <w:noProof/>
        </w:rPr>
        <w:t>1.</w:t>
      </w:r>
      <w:r w:rsidR="005632FB" w:rsidRPr="005632FB">
        <w:rPr>
          <w:noProof/>
        </w:rPr>
        <w:tab/>
        <w:t xml:space="preserve">Carillo GA, Caballero GB, Carretero MA. The Earth-Heart sign: a new diagnostic finding in a patient with tension pneumomediastinum. </w:t>
      </w:r>
      <w:r w:rsidR="005632FB" w:rsidRPr="005632FB">
        <w:rPr>
          <w:i/>
          <w:noProof/>
        </w:rPr>
        <w:t>Lancet</w:t>
      </w:r>
      <w:r w:rsidR="005632FB" w:rsidRPr="005632FB">
        <w:rPr>
          <w:noProof/>
        </w:rPr>
        <w:t xml:space="preserve"> 2014; </w:t>
      </w:r>
      <w:r w:rsidR="005632FB" w:rsidRPr="005632FB">
        <w:rPr>
          <w:b/>
          <w:noProof/>
        </w:rPr>
        <w:t>383</w:t>
      </w:r>
      <w:r w:rsidR="005632FB" w:rsidRPr="005632FB">
        <w:rPr>
          <w:noProof/>
        </w:rPr>
        <w:t>(9915): 486.</w:t>
      </w:r>
    </w:p>
    <w:p w14:paraId="1239D450" w14:textId="70D5271B" w:rsidR="00661DAC" w:rsidRPr="005632FB" w:rsidRDefault="00661DAC" w:rsidP="00182DE4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fldChar w:fldCharType="end"/>
      </w:r>
    </w:p>
    <w:p w14:paraId="1D51FBFA" w14:textId="77777777" w:rsidR="004D3E78" w:rsidRPr="005632FB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Pr="005632FB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Pr="005632FB" w:rsidRDefault="001E5820">
      <w:pPr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5632FB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Figure legends</w:t>
      </w:r>
    </w:p>
    <w:p w14:paraId="6287477F" w14:textId="7D10FB44" w:rsidR="001E5820" w:rsidRPr="005632FB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  <w:b/>
        </w:rPr>
        <w:t>Figure x.</w:t>
      </w:r>
      <w:r w:rsidRPr="005632FB">
        <w:rPr>
          <w:rFonts w:ascii="Times New Roman" w:hAnsi="Times New Roman" w:cs="Times New Roman"/>
        </w:rPr>
        <w:t xml:space="preserve"> </w:t>
      </w:r>
      <w:r w:rsidR="00614871" w:rsidRPr="005632FB">
        <w:rPr>
          <w:rFonts w:ascii="Times New Roman" w:hAnsi="Times New Roman" w:cs="Times New Roman"/>
        </w:rPr>
        <w:t>[listed one after another]</w:t>
      </w:r>
    </w:p>
    <w:p w14:paraId="4CE21DC1" w14:textId="77777777" w:rsidR="0008765C" w:rsidRPr="005632FB" w:rsidRDefault="0008765C">
      <w:pPr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br w:type="page"/>
      </w:r>
    </w:p>
    <w:p w14:paraId="10F72CA2" w14:textId="77777777" w:rsidR="0008765C" w:rsidRPr="005632FB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5632FB">
        <w:rPr>
          <w:rFonts w:ascii="Times New Roman" w:hAnsi="Times New Roman" w:cs="Times New Roman"/>
          <w:b/>
        </w:rPr>
        <w:t>Tables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C9319DB" w14:textId="77777777" w:rsidR="005632FB" w:rsidRPr="005632FB" w:rsidRDefault="005632FB" w:rsidP="00AA39C2">
      <w:pPr>
        <w:rPr>
          <w:rFonts w:ascii="Times New Roman" w:hAnsi="Times New Roman" w:cs="Times New Roman"/>
        </w:rPr>
      </w:pPr>
      <w:bookmarkStart w:id="0" w:name="_GoBack"/>
      <w:bookmarkEnd w:id="0"/>
    </w:p>
    <w:p w14:paraId="3568EF9A" w14:textId="77777777" w:rsidR="00A920FF" w:rsidRPr="005632FB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5632FB" w:rsidRDefault="00A920FF" w:rsidP="00A920FF">
      <w:pPr>
        <w:spacing w:line="480" w:lineRule="auto"/>
        <w:rPr>
          <w:rFonts w:ascii="Times New Roman" w:hAnsi="Times New Roman" w:cs="Times New Roman"/>
        </w:rPr>
      </w:pPr>
      <w:r w:rsidRPr="005632FB">
        <w:rPr>
          <w:rFonts w:ascii="Times New Roman" w:hAnsi="Times New Roman" w:cs="Times New Roman"/>
        </w:rPr>
        <w:t xml:space="preserve">[Did you find this template useful? To find out more about how Nextgenediting can help you publish visit </w:t>
      </w:r>
      <w:hyperlink r:id="rId11" w:history="1">
        <w:r w:rsidRPr="005632FB">
          <w:rPr>
            <w:rStyle w:val="Hyperlink"/>
            <w:rFonts w:ascii="Times New Roman" w:hAnsi="Times New Roman" w:cs="Times New Roman"/>
          </w:rPr>
          <w:t>http://www.nextgenediting.com</w:t>
        </w:r>
      </w:hyperlink>
      <w:r w:rsidRPr="005632FB">
        <w:rPr>
          <w:rStyle w:val="Hyperlink"/>
          <w:rFonts w:ascii="Times New Roman" w:hAnsi="Times New Roman" w:cs="Times New Roman"/>
        </w:rPr>
        <w:t>.</w:t>
      </w:r>
      <w:r w:rsidRPr="005632FB">
        <w:rPr>
          <w:rFonts w:ascii="Times New Roman" w:hAnsi="Times New Roman" w:cs="Times New Roman"/>
        </w:rPr>
        <w:t xml:space="preserve"> Connect with us via social media (</w:t>
      </w:r>
      <w:hyperlink r:id="rId12" w:history="1">
        <w:r w:rsidRPr="005632FB">
          <w:rPr>
            <w:rStyle w:val="Hyperlink"/>
            <w:rFonts w:ascii="Times New Roman" w:hAnsi="Times New Roman" w:cs="Times New Roman"/>
          </w:rPr>
          <w:t>LinkedIn</w:t>
        </w:r>
      </w:hyperlink>
      <w:r w:rsidRPr="005632FB">
        <w:rPr>
          <w:rFonts w:ascii="Times New Roman" w:hAnsi="Times New Roman" w:cs="Times New Roman"/>
        </w:rPr>
        <w:t xml:space="preserve">, </w:t>
      </w:r>
      <w:hyperlink r:id="rId13" w:history="1">
        <w:r w:rsidRPr="005632FB">
          <w:rPr>
            <w:rStyle w:val="Hyperlink"/>
            <w:rFonts w:ascii="Times New Roman" w:hAnsi="Times New Roman" w:cs="Times New Roman"/>
          </w:rPr>
          <w:t>Facebook</w:t>
        </w:r>
      </w:hyperlink>
      <w:r w:rsidRPr="005632FB">
        <w:rPr>
          <w:rFonts w:ascii="Times New Roman" w:hAnsi="Times New Roman" w:cs="Times New Roman"/>
        </w:rPr>
        <w:t xml:space="preserve">, or </w:t>
      </w:r>
      <w:hyperlink r:id="rId14" w:history="1">
        <w:r w:rsidRPr="005632FB">
          <w:rPr>
            <w:rStyle w:val="Hyperlink"/>
            <w:rFonts w:ascii="Times New Roman" w:hAnsi="Times New Roman" w:cs="Times New Roman"/>
          </w:rPr>
          <w:t>Twitter</w:t>
        </w:r>
      </w:hyperlink>
      <w:r w:rsidRPr="005632FB">
        <w:rPr>
          <w:rStyle w:val="Hyperlink"/>
          <w:rFonts w:ascii="Times New Roman" w:hAnsi="Times New Roman" w:cs="Times New Roman"/>
        </w:rPr>
        <w:t>)</w:t>
      </w:r>
      <w:r w:rsidRPr="005632FB">
        <w:rPr>
          <w:rFonts w:ascii="Times New Roman" w:hAnsi="Times New Roman" w:cs="Times New Roman"/>
        </w:rPr>
        <w:t xml:space="preserve"> for news and special offers!]</w:t>
      </w:r>
    </w:p>
    <w:sectPr w:rsidR="00A920FF" w:rsidRPr="005632FB" w:rsidSect="005632FB">
      <w:headerReference w:type="default" r:id="rId15"/>
      <w:footerReference w:type="even" r:id="rId16"/>
      <w:footerReference w:type="default" r:id="rId17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185A20" w:rsidRDefault="00185A20" w:rsidP="004D3E78">
      <w:r>
        <w:separator/>
      </w:r>
    </w:p>
  </w:endnote>
  <w:endnote w:type="continuationSeparator" w:id="0">
    <w:p w14:paraId="76AC5153" w14:textId="77777777" w:rsidR="00185A20" w:rsidRDefault="00185A20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185A20" w:rsidRDefault="00185A2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185A20" w:rsidRDefault="00185A2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185A20" w:rsidRDefault="00185A2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632FB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185A20" w:rsidRDefault="00185A2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185A20" w:rsidRDefault="00185A20" w:rsidP="004D3E78">
      <w:r>
        <w:separator/>
      </w:r>
    </w:p>
  </w:footnote>
  <w:footnote w:type="continuationSeparator" w:id="0">
    <w:p w14:paraId="3AFB0295" w14:textId="77777777" w:rsidR="00185A20" w:rsidRDefault="00185A20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3A1895D9" w:rsidR="00185A20" w:rsidRPr="004D3E78" w:rsidRDefault="00185A20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5632FB">
      <w:rPr>
        <w:sz w:val="16"/>
      </w:rPr>
      <w:t>Lancet</w:t>
    </w:r>
    <w:r w:rsidRPr="004D3E78">
      <w:rPr>
        <w:sz w:val="16"/>
      </w:rPr>
      <w:t>_Word_Template.docx</w:t>
    </w:r>
  </w:p>
  <w:p w14:paraId="4EE7C9F1" w14:textId="77777777" w:rsidR="00185A20" w:rsidRPr="004D3E78" w:rsidRDefault="00185A20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C12339A"/>
    <w:multiLevelType w:val="multilevel"/>
    <w:tmpl w:val="C64E21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0&lt;/item&gt;&lt;/record-ids&gt;&lt;/item&gt;&lt;/Libraries&gt;"/>
  </w:docVars>
  <w:rsids>
    <w:rsidRoot w:val="00182DE4"/>
    <w:rsid w:val="00034847"/>
    <w:rsid w:val="0008765C"/>
    <w:rsid w:val="00114396"/>
    <w:rsid w:val="00182DE4"/>
    <w:rsid w:val="00185A20"/>
    <w:rsid w:val="001E5820"/>
    <w:rsid w:val="002450FB"/>
    <w:rsid w:val="003851EA"/>
    <w:rsid w:val="004D3E78"/>
    <w:rsid w:val="005632FB"/>
    <w:rsid w:val="005F0ACD"/>
    <w:rsid w:val="00614871"/>
    <w:rsid w:val="00635CFA"/>
    <w:rsid w:val="00661DAC"/>
    <w:rsid w:val="006D1E47"/>
    <w:rsid w:val="00876B5A"/>
    <w:rsid w:val="00945B1F"/>
    <w:rsid w:val="00997E8E"/>
    <w:rsid w:val="00A11C2C"/>
    <w:rsid w:val="00A920FF"/>
    <w:rsid w:val="00AA39C2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23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853638">
          <w:marLeft w:val="0"/>
          <w:marRight w:val="0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8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04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7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extgenediting.com" TargetMode="External"/><Relationship Id="rId12" Type="http://schemas.openxmlformats.org/officeDocument/2006/relationships/hyperlink" Target="http://www.linkedin.com/company/nextgenediting/" TargetMode="External"/><Relationship Id="rId13" Type="http://schemas.openxmlformats.org/officeDocument/2006/relationships/hyperlink" Target="https://www.facebook.com/pages/Nextgenediting/131606863661962" TargetMode="External"/><Relationship Id="rId14" Type="http://schemas.openxmlformats.org/officeDocument/2006/relationships/hyperlink" Target="https://twitter.com/nextgenediting" TargetMode="External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thelancet.com/journals/lancet/article/PIIS0140-6736(07)61835-2/fulltext" TargetMode="External"/><Relationship Id="rId9" Type="http://schemas.openxmlformats.org/officeDocument/2006/relationships/hyperlink" Target="http://www.thelancet.com/journals/lancet/article/PIIS0140-6736(10)61001-X/fulltext" TargetMode="External"/><Relationship Id="rId10" Type="http://schemas.openxmlformats.org/officeDocument/2006/relationships/hyperlink" Target="http://www.mendeley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721</Words>
  <Characters>4403</Characters>
  <Application>Microsoft Macintosh Word</Application>
  <DocSecurity>0</DocSecurity>
  <Lines>83</Lines>
  <Paragraphs>17</Paragraphs>
  <ScaleCrop>false</ScaleCrop>
  <Company/>
  <LinksUpToDate>false</LinksUpToDate>
  <CharactersWithSpaces>51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3:22:00Z</dcterms:modified>
</cp:coreProperties>
</file>